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000000"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000000" w:rsidP="00147DD2">
      <w:pPr>
        <w:rPr>
          <w:b/>
          <w:bCs/>
        </w:rPr>
      </w:pPr>
      <w:bookmarkStart w:id="1" w:name="X61920d043a979f98ebd741c77f7cdf38bae6db9"/>
      <w:r w:rsidRPr="00FE5A7D">
        <w:rPr>
          <w:b/>
          <w:bCs/>
        </w:rPr>
        <w:t>Interpreting UniFrac with Absolute Abundance: A Conceptual and Practical Guide</w:t>
      </w:r>
    </w:p>
    <w:p w14:paraId="6A48160A" w14:textId="77777777" w:rsidR="009F47C7" w:rsidRPr="00147DD2" w:rsidRDefault="00000000"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000000" w:rsidP="00147DD2">
      <w:r w:rsidRPr="00147DD2">
        <w:rPr>
          <w:vertAlign w:val="superscript"/>
        </w:rPr>
        <w:t>1</w:t>
      </w:r>
      <w:r w:rsidRPr="00147DD2">
        <w:t>Department of Microbiology, Cornell University, 123 Wing Dr, Ithaca, NY 14850, USA</w:t>
      </w:r>
    </w:p>
    <w:p w14:paraId="291A03D3" w14:textId="5A6031CA" w:rsidR="009F47C7" w:rsidRPr="00147DD2" w:rsidRDefault="00000000"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000000"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1CC1FC83" w:rsidR="008D3DD3" w:rsidRPr="007C375A" w:rsidRDefault="00280F5F">
      <w:r w:rsidRPr="007C375A">
        <w:tab/>
        <w:t xml:space="preserve">Sequencing data and identifying metadata were downloaded from the Sequence Read Archive (SRA), from BioProject </w:t>
      </w:r>
      <w:commentRangeStart w:id="3"/>
      <w:r w:rsidRPr="007C375A">
        <w:t xml:space="preserve">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commentRangeEnd w:id="3"/>
      <w:r w:rsidR="00A4105D">
        <w:rPr>
          <w:rStyle w:val="CommentReference"/>
        </w:rPr>
        <w:commentReference w:id="3"/>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Github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Phylogenetic trees were built using alignment via MAFFT followed by FastTre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Trees were visualized via ggtre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Trees, metadata, taxonomy, and ASV abundances (OTU tables) were organized and analyzed using phyloseq</w:t>
      </w:r>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To generate rarefied ASV tables of equal sequencing depth, ASV abundance matrices were subsampled using a multivariate hypergeometric distribution via the rmvhyper function in the extraDistr package (see generate_rarefied_abs_tables.R)</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Each ASV was then converted to relative abundances, and then to absolute abundances by multiplying the relative abundance by each samples cell count or 16S copy number. Bray-Curtis dissimilarities were calculated via the vegdist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Unless otherwise noted, all Unifrac distances were calculated via the GUnifrac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7F994DDA" w:rsidR="00E06C19" w:rsidRDefault="006346B8">
      <w:r>
        <w:tab/>
        <w:t xml:space="preserve">To estimate the impact of random error on quantification methods, we used the mouse gut dataset, focusing only on the stool samples. These samples ranged in 16S copy number from </w:t>
      </w:r>
      <w:commentRangeStart w:id="4"/>
      <w:r w:rsidR="00754431">
        <w:t>10</w:t>
      </w:r>
      <w:r w:rsidR="00754431">
        <w:rPr>
          <w:vertAlign w:val="superscript"/>
        </w:rPr>
        <w:t>10</w:t>
      </w:r>
      <w:r w:rsidR="00754431">
        <w:t>-10</w:t>
      </w:r>
      <w:r w:rsidR="00754431">
        <w:rPr>
          <w:vertAlign w:val="superscript"/>
        </w:rPr>
        <w:t>11</w:t>
      </w:r>
      <w:commentRangeEnd w:id="4"/>
      <w:r w:rsidR="00754431">
        <w:rPr>
          <w:rStyle w:val="CommentReference"/>
        </w:rPr>
        <w:commentReference w:id="4"/>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 and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tidyverse, purr, patchwork, NatParksPalette, broom, corrr, ggpubr, and renv. All packages and version numbers are listed in Table S1. </w:t>
      </w:r>
      <w:r w:rsidR="0018719C">
        <w:rPr>
          <w:b/>
          <w:bCs/>
        </w:rPr>
        <w:br w:type="page"/>
      </w:r>
    </w:p>
    <w:p w14:paraId="47762C14" w14:textId="3A2E7BCF" w:rsidR="009F47C7" w:rsidRPr="0018719C" w:rsidRDefault="00000000" w:rsidP="00147DD2">
      <w:pPr>
        <w:rPr>
          <w:b/>
          <w:bCs/>
        </w:rPr>
      </w:pPr>
      <w:r w:rsidRPr="0018719C">
        <w:rPr>
          <w:b/>
          <w:bCs/>
        </w:rPr>
        <w:lastRenderedPageBreak/>
        <w:t>Supplemental Figures</w:t>
      </w:r>
    </w:p>
    <w:p w14:paraId="1B85DEA0" w14:textId="77777777" w:rsidR="009F47C7" w:rsidRPr="00147DD2" w:rsidRDefault="00000000"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12"/>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000000"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000000" w:rsidP="00147DD2">
      <w:r w:rsidRPr="00147DD2">
        <w:br w:type="page"/>
      </w:r>
    </w:p>
    <w:p w14:paraId="7A6446E0" w14:textId="77777777" w:rsidR="009F47C7" w:rsidRPr="00147DD2" w:rsidRDefault="00000000" w:rsidP="00147DD2">
      <w:r w:rsidRPr="00147DD2">
        <w:rPr>
          <w:noProof/>
        </w:rPr>
        <w:lastRenderedPageBreak/>
        <w:drawing>
          <wp:inline distT="0" distB="0" distL="0" distR="0" wp14:anchorId="5EC99D80" wp14:editId="68B3CB3F">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000000"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44538447">
            <wp:simplePos x="0" y="0"/>
            <wp:positionH relativeFrom="margin">
              <wp:posOffset>-203</wp:posOffset>
            </wp:positionH>
            <wp:positionV relativeFrom="margin">
              <wp:posOffset>0</wp:posOffset>
            </wp:positionV>
            <wp:extent cx="5943600" cy="7138670"/>
            <wp:effectExtent l="0" t="0" r="0" b="0"/>
            <wp:wrapSquare wrapText="bothSides"/>
            <wp:docPr id="1386141154" name="Picture 2" descr="A chart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descr="A chart of different types of data&#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8670"/>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w:t>
      </w:r>
      <w:commentRangeStart w:id="5"/>
      <w:r>
        <w:rPr>
          <w:i/>
          <w:iCs/>
        </w:rPr>
        <w:t xml:space="preserve">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w:t>
      </w:r>
      <w:commentRangeEnd w:id="5"/>
      <w:r w:rsidR="00054B18">
        <w:rPr>
          <w:rStyle w:val="CommentReference"/>
        </w:rPr>
        <w:commentReference w:id="5"/>
      </w:r>
      <w:r w:rsidR="00054B18">
        <w:t xml:space="preserve">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08359106" w14:textId="77777777" w:rsidR="00054B18" w:rsidRDefault="00054B18">
      <w:pPr>
        <w:rPr>
          <w:rFonts w:eastAsiaTheme="minorEastAsia"/>
        </w:rPr>
      </w:pPr>
      <w:r>
        <w:rPr>
          <w:rFonts w:eastAsiaTheme="minorEastAsia"/>
        </w:rPr>
        <w:br w:type="page"/>
      </w:r>
    </w:p>
    <w:p w14:paraId="4B4F3FA2" w14:textId="3B4BBE66" w:rsidR="007C3321" w:rsidRDefault="007C3321" w:rsidP="00054B18">
      <w:pPr>
        <w:rPr>
          <w:i/>
          <w:iCs/>
        </w:rPr>
      </w:pPr>
      <w:r>
        <w:rPr>
          <w:noProof/>
        </w:rPr>
        <w:lastRenderedPageBreak/>
        <w:drawing>
          <wp:anchor distT="0" distB="0" distL="114300" distR="114300" simplePos="0" relativeHeight="251660288" behindDoc="0" locked="0" layoutInCell="1" allowOverlap="1" wp14:anchorId="63D42538" wp14:editId="56AA2741">
            <wp:simplePos x="0" y="0"/>
            <wp:positionH relativeFrom="margin">
              <wp:align>center</wp:align>
            </wp:positionH>
            <wp:positionV relativeFrom="margin">
              <wp:align>top</wp:align>
            </wp:positionV>
            <wp:extent cx="5283200" cy="7315200"/>
            <wp:effectExtent l="0" t="0" r="0" b="0"/>
            <wp:wrapSquare wrapText="bothSides"/>
            <wp:docPr id="691168115" name="Picture 3"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168115" name="Picture 3" descr="A char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14:sizeRelH relativeFrom="page">
              <wp14:pctWidth>0</wp14:pctWidth>
            </wp14:sizeRelH>
            <wp14:sizeRelV relativeFrom="page">
              <wp14:pctHeight>0</wp14:pctHeight>
            </wp14:sizeRelV>
          </wp:anchor>
        </w:drawing>
      </w:r>
    </w:p>
    <w:p w14:paraId="4530792D" w14:textId="3739401B" w:rsidR="007C3321" w:rsidRDefault="00054B18" w:rsidP="00054B18">
      <w:r>
        <w:rPr>
          <w:i/>
          <w:iCs/>
        </w:rPr>
        <w:t xml:space="preserve">Figure S4. Conceptual overview of rarefaction approach. </w:t>
      </w:r>
      <w:r>
        <w:t xml:space="preserve">First, samples were assessed for anomalously low read counts and discarded (sequencing blanks and controls were also removed). For rarefaction, each sample in ASV table was subsampled to equal </w:t>
      </w:r>
      <w:r w:rsidRPr="00054B18">
        <w:rPr>
          <w:i/>
          <w:iCs/>
        </w:rPr>
        <w:t>sequencing</w:t>
      </w:r>
      <w:r>
        <w:t xml:space="preserve"> depth (# of </w:t>
      </w:r>
      <w:r>
        <w:lastRenderedPageBreak/>
        <w:t xml:space="preserve">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fldChar w:fldCharType="begin"/>
      </w:r>
      <w:r w:rsidR="003F4E19">
        <w:instrText xml:space="preserve"> ADDIN ZOTERO_ITEM CSL_CITATION {"citationID":"YyG7oNj1","properties":{"formattedCitation":"[16]","plainCitation":"[16]","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r>
        <w:fldChar w:fldCharType="separate"/>
      </w:r>
      <w:r w:rsidR="003F4E19">
        <w:rPr>
          <w:noProof/>
        </w:rPr>
        <w:t>[16]</w:t>
      </w:r>
      <w:r>
        <w:fldChar w:fldCharType="end"/>
      </w:r>
      <w:r>
        <w:t>.</w:t>
      </w:r>
      <w:r w:rsidR="007C3321">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Unifrac distances. </w:t>
      </w:r>
    </w:p>
    <w:p w14:paraId="564C15F4" w14:textId="77777777" w:rsidR="007C3321" w:rsidRDefault="007C3321">
      <w:r>
        <w:br w:type="page"/>
      </w:r>
    </w:p>
    <w:p w14:paraId="6BF4980B" w14:textId="49ACB5BD" w:rsidR="00054B18" w:rsidRPr="00054B18" w:rsidRDefault="007C3321" w:rsidP="00054B18">
      <w:r>
        <w:rPr>
          <w:noProof/>
        </w:rPr>
        <w:lastRenderedPageBreak/>
        <w:drawing>
          <wp:inline distT="0" distB="0" distL="0" distR="0" wp14:anchorId="01C500AF" wp14:editId="1A7F3525">
            <wp:extent cx="5486400" cy="2743200"/>
            <wp:effectExtent l="0" t="0" r="0" b="0"/>
            <wp:docPr id="639177647" name="Picture 4" descr="A comparison of a number of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descr="A comparison of a number of sampl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41695F0E" w:rsidR="007C3321" w:rsidRPr="007C3321" w:rsidRDefault="007C3321" w:rsidP="00147DD2">
      <w:r>
        <w:rPr>
          <w:i/>
          <w:iCs/>
        </w:rPr>
        <w:t>Figure S5.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Unifrac is also calculated by defualt) with a constant of 2,000 ASVs  and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000000"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000000" w:rsidP="00147DD2">
            <w:r w:rsidRPr="00147DD2">
              <w:lastRenderedPageBreak/>
              <w:t>Package/Software</w:t>
            </w:r>
          </w:p>
        </w:tc>
        <w:tc>
          <w:tcPr>
            <w:tcW w:w="2210" w:type="dxa"/>
          </w:tcPr>
          <w:p w14:paraId="417035FE" w14:textId="77777777" w:rsidR="009F47C7" w:rsidRPr="00147DD2" w:rsidRDefault="00000000" w:rsidP="00147DD2">
            <w:r w:rsidRPr="00147DD2">
              <w:t>Version</w:t>
            </w:r>
          </w:p>
        </w:tc>
        <w:tc>
          <w:tcPr>
            <w:tcW w:w="4809" w:type="dxa"/>
          </w:tcPr>
          <w:p w14:paraId="08D4226D" w14:textId="77777777" w:rsidR="009F47C7" w:rsidRPr="00147DD2" w:rsidRDefault="00000000" w:rsidP="00147DD2">
            <w:r w:rsidRPr="00147DD2">
              <w:t>Citation</w:t>
            </w:r>
          </w:p>
        </w:tc>
      </w:tr>
      <w:tr w:rsidR="009F47C7" w:rsidRPr="00147DD2" w14:paraId="35D0D9B5" w14:textId="77777777" w:rsidTr="007A655D">
        <w:tc>
          <w:tcPr>
            <w:tcW w:w="2341" w:type="dxa"/>
          </w:tcPr>
          <w:p w14:paraId="2BF9D454" w14:textId="77777777" w:rsidR="009F47C7" w:rsidRPr="00147DD2" w:rsidRDefault="00000000" w:rsidP="00147DD2">
            <w:r w:rsidRPr="00147DD2">
              <w:t>R</w:t>
            </w:r>
          </w:p>
        </w:tc>
        <w:tc>
          <w:tcPr>
            <w:tcW w:w="2210" w:type="dxa"/>
          </w:tcPr>
          <w:p w14:paraId="2A5363A6" w14:textId="77777777" w:rsidR="009F47C7" w:rsidRPr="00147DD2" w:rsidRDefault="00000000" w:rsidP="00147DD2">
            <w:r w:rsidRPr="00147DD2">
              <w:t>4.5.0</w:t>
            </w:r>
          </w:p>
        </w:tc>
        <w:tc>
          <w:tcPr>
            <w:tcW w:w="4809" w:type="dxa"/>
          </w:tcPr>
          <w:p w14:paraId="5C229592" w14:textId="38F253E8" w:rsidR="009F47C7" w:rsidRPr="00147DD2" w:rsidRDefault="00BC6D15" w:rsidP="00147DD2">
            <w:r>
              <w:fldChar w:fldCharType="begin"/>
            </w:r>
            <w:r w:rsidR="003F4E19">
              <w:instrText xml:space="preserve"> ADDIN ZOTERO_ITEM CSL_CITATION {"citationID":"bNHVKxSD","properties":{"formattedCitation":"[17]","plainCitation":"[17]","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3F4E19">
              <w:rPr>
                <w:noProof/>
              </w:rPr>
              <w:t>[17]</w:t>
            </w:r>
            <w:r>
              <w:fldChar w:fldCharType="end"/>
            </w:r>
          </w:p>
        </w:tc>
      </w:tr>
      <w:tr w:rsidR="009F47C7" w:rsidRPr="00147DD2" w14:paraId="5CB6F2B0" w14:textId="77777777" w:rsidTr="007A655D">
        <w:tc>
          <w:tcPr>
            <w:tcW w:w="2341" w:type="dxa"/>
          </w:tcPr>
          <w:p w14:paraId="283CBC2A" w14:textId="77777777" w:rsidR="009F47C7" w:rsidRPr="00147DD2" w:rsidRDefault="00000000" w:rsidP="00147DD2">
            <w:r w:rsidRPr="00147DD2">
              <w:t>RStudio</w:t>
            </w:r>
          </w:p>
        </w:tc>
        <w:tc>
          <w:tcPr>
            <w:tcW w:w="2210" w:type="dxa"/>
          </w:tcPr>
          <w:p w14:paraId="3D0B4EB5" w14:textId="77777777" w:rsidR="009F47C7" w:rsidRPr="00147DD2" w:rsidRDefault="00000000" w:rsidP="00147DD2">
            <w:r w:rsidRPr="00147DD2">
              <w:t>2024.12.1+563</w:t>
            </w:r>
          </w:p>
        </w:tc>
        <w:tc>
          <w:tcPr>
            <w:tcW w:w="4809" w:type="dxa"/>
          </w:tcPr>
          <w:p w14:paraId="75D7391D" w14:textId="490AE84F" w:rsidR="009F47C7" w:rsidRPr="00147DD2" w:rsidRDefault="00BC6D15" w:rsidP="00147DD2">
            <w:r>
              <w:fldChar w:fldCharType="begin"/>
            </w:r>
            <w:r w:rsidR="003F4E19">
              <w:instrText xml:space="preserve"> ADDIN ZOTERO_ITEM CSL_CITATION {"citationID":"KScqevBO","properties":{"formattedCitation":"[18]","plainCitation":"[18]","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3F4E19">
              <w:rPr>
                <w:noProof/>
              </w:rPr>
              <w:t>[18]</w:t>
            </w:r>
            <w:r>
              <w:fldChar w:fldCharType="end"/>
            </w:r>
          </w:p>
        </w:tc>
      </w:tr>
      <w:tr w:rsidR="009F47C7" w:rsidRPr="00147DD2" w14:paraId="6D9DDCCA" w14:textId="77777777" w:rsidTr="007A655D">
        <w:tc>
          <w:tcPr>
            <w:tcW w:w="2341" w:type="dxa"/>
          </w:tcPr>
          <w:p w14:paraId="71892C04" w14:textId="77777777" w:rsidR="009F47C7" w:rsidRPr="00147DD2" w:rsidRDefault="00000000" w:rsidP="00147DD2">
            <w:r w:rsidRPr="00147DD2">
              <w:t>tidyverse</w:t>
            </w:r>
          </w:p>
        </w:tc>
        <w:tc>
          <w:tcPr>
            <w:tcW w:w="2210" w:type="dxa"/>
          </w:tcPr>
          <w:p w14:paraId="366A8CBD" w14:textId="77777777" w:rsidR="009F47C7" w:rsidRPr="00147DD2" w:rsidRDefault="00000000" w:rsidP="00147DD2">
            <w:r w:rsidRPr="00147DD2">
              <w:t>2.0.0</w:t>
            </w:r>
          </w:p>
        </w:tc>
        <w:tc>
          <w:tcPr>
            <w:tcW w:w="4809" w:type="dxa"/>
          </w:tcPr>
          <w:p w14:paraId="30A60F18" w14:textId="569AB221" w:rsidR="009F47C7" w:rsidRPr="00147DD2" w:rsidRDefault="00BC6D15" w:rsidP="00147DD2">
            <w:r>
              <w:fldChar w:fldCharType="begin"/>
            </w:r>
            <w:r w:rsidR="003F4E19">
              <w:instrText xml:space="preserve"> ADDIN ZOTERO_ITEM CSL_CITATION {"citationID":"GbQsfBYq","properties":{"formattedCitation":"[19]","plainCitation":"[19]","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3F4E19">
              <w:rPr>
                <w:noProof/>
              </w:rPr>
              <w:t>[19]</w:t>
            </w:r>
            <w:r>
              <w:fldChar w:fldCharType="end"/>
            </w:r>
          </w:p>
        </w:tc>
      </w:tr>
      <w:tr w:rsidR="009F47C7" w:rsidRPr="00147DD2" w14:paraId="6DBD3D29" w14:textId="77777777" w:rsidTr="007A655D">
        <w:tc>
          <w:tcPr>
            <w:tcW w:w="2341" w:type="dxa"/>
          </w:tcPr>
          <w:p w14:paraId="5C2C1FC0" w14:textId="77777777" w:rsidR="009F47C7" w:rsidRPr="00147DD2" w:rsidRDefault="00000000" w:rsidP="00147DD2">
            <w:r w:rsidRPr="00147DD2">
              <w:t>phyloseq</w:t>
            </w:r>
          </w:p>
        </w:tc>
        <w:tc>
          <w:tcPr>
            <w:tcW w:w="2210" w:type="dxa"/>
          </w:tcPr>
          <w:p w14:paraId="23CAF805" w14:textId="77777777" w:rsidR="009F47C7" w:rsidRPr="00147DD2" w:rsidRDefault="00000000"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000000" w:rsidP="00147DD2">
            <w:r w:rsidRPr="00147DD2">
              <w:t>vegan</w:t>
            </w:r>
          </w:p>
        </w:tc>
        <w:tc>
          <w:tcPr>
            <w:tcW w:w="2210" w:type="dxa"/>
          </w:tcPr>
          <w:p w14:paraId="2832A882" w14:textId="77777777" w:rsidR="009F47C7" w:rsidRPr="00147DD2" w:rsidRDefault="00000000"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000000" w:rsidP="00147DD2">
            <w:r w:rsidRPr="00147DD2">
              <w:t>GUniFrac*</w:t>
            </w:r>
          </w:p>
        </w:tc>
        <w:tc>
          <w:tcPr>
            <w:tcW w:w="2210" w:type="dxa"/>
          </w:tcPr>
          <w:p w14:paraId="671A6791" w14:textId="77777777" w:rsidR="009F47C7" w:rsidRPr="00147DD2" w:rsidRDefault="00000000"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000000" w:rsidP="00147DD2">
            <w:r w:rsidRPr="00147DD2">
              <w:t>ggtree</w:t>
            </w:r>
          </w:p>
        </w:tc>
        <w:tc>
          <w:tcPr>
            <w:tcW w:w="2210" w:type="dxa"/>
          </w:tcPr>
          <w:p w14:paraId="0CC1B6AD" w14:textId="77777777" w:rsidR="009F47C7" w:rsidRPr="00147DD2" w:rsidRDefault="00000000" w:rsidP="00147DD2">
            <w:r w:rsidRPr="00147DD2">
              <w:t>3.16.0</w:t>
            </w:r>
          </w:p>
        </w:tc>
        <w:tc>
          <w:tcPr>
            <w:tcW w:w="4809" w:type="dxa"/>
          </w:tcPr>
          <w:p w14:paraId="7E89B961" w14:textId="6BBB5483" w:rsidR="009F47C7" w:rsidRPr="00147DD2" w:rsidRDefault="00BC6D15" w:rsidP="00147DD2">
            <w:r>
              <w:fldChar w:fldCharType="begin"/>
            </w:r>
            <w:r w:rsidR="003F4E19">
              <w:instrText xml:space="preserve"> ADDIN ZOTERO_ITEM CSL_CITATION {"citationID":"9FmQ1VYz","properties":{"formattedCitation":"[20]","plainCitation":"[20]","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3F4E19">
              <w:rPr>
                <w:noProof/>
              </w:rPr>
              <w:t>[20]</w:t>
            </w:r>
            <w:r>
              <w:fldChar w:fldCharType="end"/>
            </w:r>
          </w:p>
        </w:tc>
      </w:tr>
      <w:tr w:rsidR="009F47C7" w:rsidRPr="00147DD2" w14:paraId="13D0B982" w14:textId="77777777" w:rsidTr="007A655D">
        <w:tc>
          <w:tcPr>
            <w:tcW w:w="2341" w:type="dxa"/>
          </w:tcPr>
          <w:p w14:paraId="15B6129F" w14:textId="77777777" w:rsidR="009F47C7" w:rsidRPr="00147DD2" w:rsidRDefault="00000000" w:rsidP="00147DD2">
            <w:r w:rsidRPr="00147DD2">
              <w:t>patchwork</w:t>
            </w:r>
          </w:p>
        </w:tc>
        <w:tc>
          <w:tcPr>
            <w:tcW w:w="2210" w:type="dxa"/>
          </w:tcPr>
          <w:p w14:paraId="04F518F6" w14:textId="77777777" w:rsidR="009F47C7" w:rsidRPr="00147DD2" w:rsidRDefault="00000000" w:rsidP="00147DD2">
            <w:r w:rsidRPr="00147DD2">
              <w:t>1.3.1</w:t>
            </w:r>
          </w:p>
        </w:tc>
        <w:tc>
          <w:tcPr>
            <w:tcW w:w="4809" w:type="dxa"/>
          </w:tcPr>
          <w:p w14:paraId="49CB3583" w14:textId="6E85804A" w:rsidR="009F47C7" w:rsidRPr="00147DD2" w:rsidRDefault="00BC6D15" w:rsidP="00147DD2">
            <w:r>
              <w:fldChar w:fldCharType="begin"/>
            </w:r>
            <w:r w:rsidR="003F4E19">
              <w:instrText xml:space="preserve"> ADDIN ZOTERO_ITEM CSL_CITATION {"citationID":"xYROKfSp","properties":{"formattedCitation":"[21]","plainCitation":"[21]","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3F4E19">
              <w:rPr>
                <w:noProof/>
              </w:rPr>
              <w:t>[21]</w:t>
            </w:r>
            <w:r>
              <w:fldChar w:fldCharType="end"/>
            </w:r>
          </w:p>
        </w:tc>
      </w:tr>
      <w:tr w:rsidR="009F47C7" w:rsidRPr="00147DD2" w14:paraId="5BCD972F" w14:textId="77777777" w:rsidTr="007A655D">
        <w:tc>
          <w:tcPr>
            <w:tcW w:w="2341" w:type="dxa"/>
          </w:tcPr>
          <w:p w14:paraId="49697EAD" w14:textId="77777777" w:rsidR="009F47C7" w:rsidRPr="00147DD2" w:rsidRDefault="00000000" w:rsidP="00147DD2">
            <w:r w:rsidRPr="00147DD2">
              <w:t>NatParksPalettes</w:t>
            </w:r>
          </w:p>
        </w:tc>
        <w:tc>
          <w:tcPr>
            <w:tcW w:w="2210" w:type="dxa"/>
          </w:tcPr>
          <w:p w14:paraId="6F2D9381" w14:textId="77777777" w:rsidR="009F47C7" w:rsidRPr="00147DD2" w:rsidRDefault="00000000" w:rsidP="00147DD2">
            <w:r w:rsidRPr="00147DD2">
              <w:t>0.2.0</w:t>
            </w:r>
          </w:p>
        </w:tc>
        <w:tc>
          <w:tcPr>
            <w:tcW w:w="4809" w:type="dxa"/>
          </w:tcPr>
          <w:p w14:paraId="4280A1D7" w14:textId="5034FD33" w:rsidR="009F47C7" w:rsidRPr="00147DD2" w:rsidRDefault="00BC6D15" w:rsidP="00147DD2">
            <w:r>
              <w:fldChar w:fldCharType="begin"/>
            </w:r>
            <w:r w:rsidR="003F4E19">
              <w:instrText xml:space="preserve"> ADDIN ZOTERO_ITEM CSL_CITATION {"citationID":"sZH7HQFR","properties":{"formattedCitation":"[22]","plainCitation":"[22]","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3F4E19">
              <w:rPr>
                <w:noProof/>
              </w:rPr>
              <w:t>[22]</w:t>
            </w:r>
            <w:r>
              <w:fldChar w:fldCharType="end"/>
            </w:r>
          </w:p>
        </w:tc>
      </w:tr>
      <w:tr w:rsidR="009F47C7" w:rsidRPr="00147DD2" w14:paraId="2808CACE" w14:textId="77777777" w:rsidTr="007A655D">
        <w:tc>
          <w:tcPr>
            <w:tcW w:w="2341" w:type="dxa"/>
          </w:tcPr>
          <w:p w14:paraId="792DDD5B" w14:textId="77777777" w:rsidR="009F47C7" w:rsidRPr="00147DD2" w:rsidRDefault="00000000" w:rsidP="00147DD2">
            <w:r w:rsidRPr="00147DD2">
              <w:t>ape</w:t>
            </w:r>
          </w:p>
        </w:tc>
        <w:tc>
          <w:tcPr>
            <w:tcW w:w="2210" w:type="dxa"/>
          </w:tcPr>
          <w:p w14:paraId="6F91F2DA" w14:textId="77777777" w:rsidR="009F47C7" w:rsidRPr="00147DD2" w:rsidRDefault="00000000"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000000" w:rsidP="00147DD2">
            <w:r w:rsidRPr="00147DD2">
              <w:t>broom</w:t>
            </w:r>
          </w:p>
        </w:tc>
        <w:tc>
          <w:tcPr>
            <w:tcW w:w="2210" w:type="dxa"/>
          </w:tcPr>
          <w:p w14:paraId="1741E8F7" w14:textId="77777777" w:rsidR="009F47C7" w:rsidRPr="00147DD2" w:rsidRDefault="00000000" w:rsidP="00147DD2">
            <w:r w:rsidRPr="00147DD2">
              <w:t>1.0.8</w:t>
            </w:r>
          </w:p>
        </w:tc>
        <w:tc>
          <w:tcPr>
            <w:tcW w:w="4809" w:type="dxa"/>
          </w:tcPr>
          <w:p w14:paraId="56930A72" w14:textId="25DA403A" w:rsidR="009F47C7" w:rsidRPr="00147DD2" w:rsidRDefault="00BC6D15" w:rsidP="00147DD2">
            <w:r>
              <w:fldChar w:fldCharType="begin"/>
            </w:r>
            <w:r w:rsidR="003F4E19">
              <w:instrText xml:space="preserve"> ADDIN ZOTERO_ITEM CSL_CITATION {"citationID":"2SST9AaR","properties":{"formattedCitation":"[23]","plainCitation":"[23]","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3F4E19">
              <w:rPr>
                <w:noProof/>
              </w:rPr>
              <w:t>[23]</w:t>
            </w:r>
            <w:r>
              <w:fldChar w:fldCharType="end"/>
            </w:r>
          </w:p>
        </w:tc>
      </w:tr>
      <w:tr w:rsidR="009F47C7" w:rsidRPr="00147DD2" w14:paraId="4DCE5909" w14:textId="77777777" w:rsidTr="007A655D">
        <w:tc>
          <w:tcPr>
            <w:tcW w:w="2341" w:type="dxa"/>
          </w:tcPr>
          <w:p w14:paraId="64761A16" w14:textId="77777777" w:rsidR="009F47C7" w:rsidRPr="00147DD2" w:rsidRDefault="00000000" w:rsidP="00147DD2">
            <w:r w:rsidRPr="00147DD2">
              <w:t>corrr</w:t>
            </w:r>
          </w:p>
        </w:tc>
        <w:tc>
          <w:tcPr>
            <w:tcW w:w="2210" w:type="dxa"/>
          </w:tcPr>
          <w:p w14:paraId="21D39E0D" w14:textId="77777777" w:rsidR="009F47C7" w:rsidRPr="00147DD2" w:rsidRDefault="00000000" w:rsidP="00147DD2">
            <w:r w:rsidRPr="00147DD2">
              <w:t>0.4.4</w:t>
            </w:r>
          </w:p>
        </w:tc>
        <w:tc>
          <w:tcPr>
            <w:tcW w:w="4809" w:type="dxa"/>
          </w:tcPr>
          <w:p w14:paraId="4E632D51" w14:textId="272215E0" w:rsidR="009F47C7" w:rsidRPr="00147DD2" w:rsidRDefault="00BC6D15" w:rsidP="00147DD2">
            <w:r>
              <w:fldChar w:fldCharType="begin"/>
            </w:r>
            <w:r w:rsidR="003F4E19">
              <w:instrText xml:space="preserve"> ADDIN ZOTERO_ITEM CSL_CITATION {"citationID":"qYtkcGfh","properties":{"formattedCitation":"[24]","plainCitation":"[24]","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3F4E19">
              <w:rPr>
                <w:noProof/>
              </w:rPr>
              <w:t>[24]</w:t>
            </w:r>
            <w:r>
              <w:fldChar w:fldCharType="end"/>
            </w:r>
          </w:p>
        </w:tc>
      </w:tr>
      <w:tr w:rsidR="009F47C7" w:rsidRPr="00147DD2" w14:paraId="6A3D4740" w14:textId="77777777" w:rsidTr="007A655D">
        <w:tc>
          <w:tcPr>
            <w:tcW w:w="2341" w:type="dxa"/>
          </w:tcPr>
          <w:p w14:paraId="003A9B98" w14:textId="77777777" w:rsidR="009F47C7" w:rsidRPr="00147DD2" w:rsidRDefault="00000000" w:rsidP="00147DD2">
            <w:r w:rsidRPr="00147DD2">
              <w:t>renv</w:t>
            </w:r>
          </w:p>
        </w:tc>
        <w:tc>
          <w:tcPr>
            <w:tcW w:w="2210" w:type="dxa"/>
          </w:tcPr>
          <w:p w14:paraId="636FCA38" w14:textId="77777777" w:rsidR="009F47C7" w:rsidRPr="00147DD2" w:rsidRDefault="00000000" w:rsidP="00147DD2">
            <w:r w:rsidRPr="00147DD2">
              <w:t>1.0.5</w:t>
            </w:r>
          </w:p>
        </w:tc>
        <w:tc>
          <w:tcPr>
            <w:tcW w:w="4809" w:type="dxa"/>
          </w:tcPr>
          <w:p w14:paraId="52ADA26E" w14:textId="3ECDEC8B" w:rsidR="009F47C7" w:rsidRPr="00147DD2" w:rsidRDefault="00BC6D15" w:rsidP="00147DD2">
            <w:r>
              <w:fldChar w:fldCharType="begin"/>
            </w:r>
            <w:r w:rsidR="003F4E19">
              <w:instrText xml:space="preserve"> ADDIN ZOTERO_ITEM CSL_CITATION {"citationID":"4SRY7bdh","properties":{"formattedCitation":"[25]","plainCitation":"[25]","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3F4E19">
              <w:rPr>
                <w:noProof/>
              </w:rPr>
              <w:t>[25]</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r>
              <w:t>ggpubr</w:t>
            </w:r>
          </w:p>
        </w:tc>
        <w:tc>
          <w:tcPr>
            <w:tcW w:w="2210" w:type="dxa"/>
          </w:tcPr>
          <w:p w14:paraId="33C5D4EF" w14:textId="573D6E2B" w:rsidR="007A655D" w:rsidRPr="00147DD2" w:rsidRDefault="00BC6D15" w:rsidP="00147DD2">
            <w:r>
              <w:t>0.6.1</w:t>
            </w:r>
          </w:p>
        </w:tc>
        <w:tc>
          <w:tcPr>
            <w:tcW w:w="4809" w:type="dxa"/>
          </w:tcPr>
          <w:p w14:paraId="478692DD" w14:textId="5FADF65E" w:rsidR="007A655D" w:rsidRPr="00147DD2" w:rsidRDefault="00BC6D15" w:rsidP="00147DD2">
            <w:r>
              <w:fldChar w:fldCharType="begin"/>
            </w:r>
            <w:r w:rsidR="003F4E19">
              <w:instrText xml:space="preserve"> ADDIN ZOTERO_ITEM CSL_CITATION {"citationID":"TQVB6iv6","properties":{"formattedCitation":"[26]","plainCitation":"[26]","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3F4E19">
              <w:rPr>
                <w:noProof/>
              </w:rPr>
              <w:t>[26]</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r>
              <w:t>FastTree</w:t>
            </w:r>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r>
              <w:t>cutadapt</w:t>
            </w:r>
          </w:p>
        </w:tc>
        <w:tc>
          <w:tcPr>
            <w:tcW w:w="2210" w:type="dxa"/>
          </w:tcPr>
          <w:p w14:paraId="00EB261D" w14:textId="610E875D" w:rsidR="00D4082A" w:rsidRDefault="00D4082A" w:rsidP="00147DD2">
            <w:r>
              <w:t>5.1</w:t>
            </w:r>
          </w:p>
        </w:tc>
        <w:tc>
          <w:tcPr>
            <w:tcW w:w="4809" w:type="dxa"/>
          </w:tcPr>
          <w:p w14:paraId="5821DCC8" w14:textId="5795AB2A" w:rsidR="00D4082A" w:rsidRDefault="00D4082A" w:rsidP="00147DD2">
            <w:r>
              <w:fldChar w:fldCharType="begin"/>
            </w:r>
            <w:r w:rsidR="003F4E19">
              <w:instrText xml:space="preserve"> ADDIN ZOTERO_ITEM CSL_CITATION {"citationID":"Jm7TD0Mr","properties":{"formattedCitation":"[27]","plainCitation":"[27]","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3F4E19">
              <w:rPr>
                <w:noProof/>
              </w:rPr>
              <w:t>[27]</w:t>
            </w:r>
            <w:r>
              <w:fldChar w:fldCharType="end"/>
            </w:r>
          </w:p>
        </w:tc>
      </w:tr>
      <w:tr w:rsidR="00D4082A" w:rsidRPr="00147DD2" w14:paraId="35D77E87" w14:textId="77777777" w:rsidTr="007A655D">
        <w:tc>
          <w:tcPr>
            <w:tcW w:w="2341" w:type="dxa"/>
          </w:tcPr>
          <w:p w14:paraId="37DAAB3A" w14:textId="5602D237" w:rsidR="00D4082A" w:rsidRDefault="00D4082A" w:rsidP="00147DD2">
            <w:r>
              <w:t>extraDistr</w:t>
            </w:r>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000000" w:rsidP="00147DD2">
      <w:r w:rsidRPr="00147DD2">
        <w:rPr>
          <w:i/>
          <w:iCs/>
        </w:rPr>
        <w:t>Table S1. Software and packages used in analysis.</w:t>
      </w:r>
      <w:r w:rsidRPr="00147DD2">
        <w:t xml:space="preserve"> Note that GUniFrac was modified slightly to make incorporating absolute abundances more apparent; this version can be installed via Github at </w:t>
      </w:r>
      <w:hyperlink r:id="rId17">
        <w:r w:rsidR="009F47C7" w:rsidRPr="00147DD2">
          <w:rPr>
            <w:rStyle w:val="Hyperlink"/>
          </w:rPr>
          <w:t>https://github.com/MarschmiLab/GUniFrac</w:t>
        </w:r>
      </w:hyperlink>
      <w:r w:rsidRPr="00147DD2">
        <w:t>.</w:t>
      </w:r>
    </w:p>
    <w:p w14:paraId="6B33E59B" w14:textId="77777777" w:rsidR="009F47C7" w:rsidRPr="00147DD2" w:rsidRDefault="00000000" w:rsidP="00147DD2">
      <w:r w:rsidRPr="00147DD2">
        <w:br w:type="page"/>
      </w:r>
    </w:p>
    <w:p w14:paraId="40FC6212" w14:textId="77777777" w:rsidR="009F47C7" w:rsidRDefault="00000000" w:rsidP="00147DD2">
      <w:pPr>
        <w:rPr>
          <w:b/>
          <w:bCs/>
        </w:rPr>
      </w:pPr>
      <w:bookmarkStart w:id="6" w:name="supporting-references"/>
      <w:r w:rsidRPr="00230C54">
        <w:rPr>
          <w:b/>
          <w:bCs/>
        </w:rPr>
        <w:lastRenderedPageBreak/>
        <w:t>Supporting References</w:t>
      </w:r>
    </w:p>
    <w:p w14:paraId="6A335A8E" w14:textId="77777777" w:rsidR="003F4E19" w:rsidRPr="003F4E19" w:rsidRDefault="00230C54" w:rsidP="003F4E19">
      <w:pPr>
        <w:pStyle w:val="Bibliography"/>
        <w:rPr>
          <w:rFonts w:cs="Times New Roman"/>
        </w:rPr>
      </w:pPr>
      <w:r>
        <w:rPr>
          <w:b/>
          <w:bCs/>
        </w:rPr>
        <w:fldChar w:fldCharType="begin"/>
      </w:r>
      <w:r w:rsidR="003F4E19">
        <w:rPr>
          <w:b/>
          <w:bCs/>
        </w:rPr>
        <w:instrText xml:space="preserve"> ADDIN ZOTERO_BIBL {"uncited":[],"omitted":[],"custom":[]} CSL_BIBLIOGRAPHY </w:instrText>
      </w:r>
      <w:r>
        <w:rPr>
          <w:b/>
          <w:bCs/>
        </w:rPr>
        <w:fldChar w:fldCharType="separate"/>
      </w:r>
      <w:r w:rsidR="003F4E19" w:rsidRPr="003F4E19">
        <w:rPr>
          <w:rFonts w:cs="Times New Roman"/>
        </w:rPr>
        <w:t xml:space="preserve">1. </w:t>
      </w:r>
      <w:r w:rsidR="003F4E19" w:rsidRPr="003F4E19">
        <w:rPr>
          <w:rFonts w:cs="Times New Roman"/>
        </w:rPr>
        <w:tab/>
        <w:t xml:space="preserve">Zhang K et al. Absolute microbiome profiling highlights the links among microbial stability, soil health, and crop productivity under long-term sod-based rotation. </w:t>
      </w:r>
      <w:r w:rsidR="003F4E19" w:rsidRPr="003F4E19">
        <w:rPr>
          <w:rFonts w:cs="Times New Roman"/>
          <w:i/>
          <w:iCs/>
        </w:rPr>
        <w:t>Biol Fertil Soils</w:t>
      </w:r>
      <w:r w:rsidR="003F4E19" w:rsidRPr="003F4E19">
        <w:rPr>
          <w:rFonts w:cs="Times New Roman"/>
        </w:rPr>
        <w:t xml:space="preserve"> 2022;</w:t>
      </w:r>
      <w:r w:rsidR="003F4E19" w:rsidRPr="003F4E19">
        <w:rPr>
          <w:rFonts w:cs="Times New Roman"/>
          <w:b/>
          <w:bCs/>
        </w:rPr>
        <w:t>58</w:t>
      </w:r>
      <w:r w:rsidR="003F4E19" w:rsidRPr="003F4E19">
        <w:rPr>
          <w:rFonts w:cs="Times New Roman"/>
        </w:rPr>
        <w:t>:883–901. https://doi.org/10.1007/s00374-022-01675-4</w:t>
      </w:r>
    </w:p>
    <w:p w14:paraId="4F25EA81" w14:textId="77777777" w:rsidR="003F4E19" w:rsidRPr="003F4E19" w:rsidRDefault="003F4E19" w:rsidP="003F4E19">
      <w:pPr>
        <w:pStyle w:val="Bibliography"/>
        <w:rPr>
          <w:rFonts w:cs="Times New Roman"/>
        </w:rPr>
      </w:pPr>
      <w:r w:rsidRPr="003F4E19">
        <w:rPr>
          <w:rFonts w:cs="Times New Roman"/>
        </w:rPr>
        <w:t xml:space="preserve">2. </w:t>
      </w:r>
      <w:r w:rsidRPr="003F4E19">
        <w:rPr>
          <w:rFonts w:cs="Times New Roman"/>
        </w:rPr>
        <w:tab/>
        <w:t xml:space="preserve">Props R et al. Measuring the biodiversity of microbial communities by flow cytometry. </w:t>
      </w:r>
      <w:r w:rsidRPr="003F4E19">
        <w:rPr>
          <w:rFonts w:cs="Times New Roman"/>
          <w:i/>
          <w:iCs/>
        </w:rPr>
        <w:t>Methods in Ecology and Evolution</w:t>
      </w:r>
      <w:r w:rsidRPr="003F4E19">
        <w:rPr>
          <w:rFonts w:cs="Times New Roman"/>
        </w:rPr>
        <w:t xml:space="preserve"> 2016;</w:t>
      </w:r>
      <w:r w:rsidRPr="003F4E19">
        <w:rPr>
          <w:rFonts w:cs="Times New Roman"/>
          <w:b/>
          <w:bCs/>
        </w:rPr>
        <w:t>7</w:t>
      </w:r>
      <w:r w:rsidRPr="003F4E19">
        <w:rPr>
          <w:rFonts w:cs="Times New Roman"/>
        </w:rPr>
        <w:t>:1376–1385. https://doi.org/10.1111/2041-210X.12607</w:t>
      </w:r>
    </w:p>
    <w:p w14:paraId="7CA2266F" w14:textId="77777777" w:rsidR="003F4E19" w:rsidRPr="003F4E19" w:rsidRDefault="003F4E19" w:rsidP="003F4E19">
      <w:pPr>
        <w:pStyle w:val="Bibliography"/>
        <w:rPr>
          <w:rFonts w:cs="Times New Roman"/>
        </w:rPr>
      </w:pPr>
      <w:r w:rsidRPr="003F4E19">
        <w:rPr>
          <w:rFonts w:cs="Times New Roman"/>
        </w:rPr>
        <w:t xml:space="preserve">3. </w:t>
      </w:r>
      <w:r w:rsidRPr="003F4E19">
        <w:rPr>
          <w:rFonts w:cs="Times New Roman"/>
        </w:rPr>
        <w:tab/>
        <w:t>Pendleton A, Wells M, Schmidt ML. Upwelling periodically disturbs the ecological assembly of microbial communities in the Laurentian Great Lakes. 2025. bioRxiv, 2025. , 2025.01.17.633667</w:t>
      </w:r>
    </w:p>
    <w:p w14:paraId="73A96CC7" w14:textId="77777777" w:rsidR="003F4E19" w:rsidRPr="003F4E19" w:rsidRDefault="003F4E19" w:rsidP="003F4E19">
      <w:pPr>
        <w:pStyle w:val="Bibliography"/>
        <w:rPr>
          <w:rFonts w:cs="Times New Roman"/>
        </w:rPr>
      </w:pPr>
      <w:r w:rsidRPr="003F4E19">
        <w:rPr>
          <w:rFonts w:cs="Times New Roman"/>
        </w:rPr>
        <w:t xml:space="preserve">4. </w:t>
      </w:r>
      <w:r w:rsidRPr="003F4E19">
        <w:rPr>
          <w:rFonts w:cs="Times New Roman"/>
        </w:rPr>
        <w:tab/>
        <w:t xml:space="preserve">Barlow JT, Bogatyrev SR, Ismagilov RF. A quantitative sequencing framework for absolute abundance measurements of mucosal and lumenal microbial communities. </w:t>
      </w:r>
      <w:r w:rsidRPr="003F4E19">
        <w:rPr>
          <w:rFonts w:cs="Times New Roman"/>
          <w:i/>
          <w:iCs/>
        </w:rPr>
        <w:t>Nat Commun</w:t>
      </w:r>
      <w:r w:rsidRPr="003F4E19">
        <w:rPr>
          <w:rFonts w:cs="Times New Roman"/>
        </w:rPr>
        <w:t xml:space="preserve"> 2020;</w:t>
      </w:r>
      <w:r w:rsidRPr="003F4E19">
        <w:rPr>
          <w:rFonts w:cs="Times New Roman"/>
          <w:b/>
          <w:bCs/>
        </w:rPr>
        <w:t>11</w:t>
      </w:r>
      <w:r w:rsidRPr="003F4E19">
        <w:rPr>
          <w:rFonts w:cs="Times New Roman"/>
        </w:rPr>
        <w:t>:2590. https://doi.org/10.1038/s41467-020-16224-6</w:t>
      </w:r>
    </w:p>
    <w:p w14:paraId="45BF0342" w14:textId="77777777" w:rsidR="003F4E19" w:rsidRPr="003F4E19" w:rsidRDefault="003F4E19" w:rsidP="003F4E19">
      <w:pPr>
        <w:pStyle w:val="Bibliography"/>
        <w:rPr>
          <w:rFonts w:cs="Times New Roman"/>
        </w:rPr>
      </w:pPr>
      <w:r w:rsidRPr="003F4E19">
        <w:rPr>
          <w:rFonts w:cs="Times New Roman"/>
        </w:rPr>
        <w:t xml:space="preserve">5. </w:t>
      </w:r>
      <w:r w:rsidRPr="003F4E19">
        <w:rPr>
          <w:rFonts w:cs="Times New Roman"/>
        </w:rPr>
        <w:tab/>
        <w:t xml:space="preserve">Callahan BJ et al. DADA2: High-resolution sample inference from Illumina amplicon data. </w:t>
      </w:r>
      <w:r w:rsidRPr="003F4E19">
        <w:rPr>
          <w:rFonts w:cs="Times New Roman"/>
          <w:i/>
          <w:iCs/>
        </w:rPr>
        <w:t>Nat Methods</w:t>
      </w:r>
      <w:r w:rsidRPr="003F4E19">
        <w:rPr>
          <w:rFonts w:cs="Times New Roman"/>
        </w:rPr>
        <w:t xml:space="preserve"> 2016;</w:t>
      </w:r>
      <w:r w:rsidRPr="003F4E19">
        <w:rPr>
          <w:rFonts w:cs="Times New Roman"/>
          <w:b/>
          <w:bCs/>
        </w:rPr>
        <w:t>13</w:t>
      </w:r>
      <w:r w:rsidRPr="003F4E19">
        <w:rPr>
          <w:rFonts w:cs="Times New Roman"/>
        </w:rPr>
        <w:t>:581–583. https://doi.org/10.1038/nmeth.3869</w:t>
      </w:r>
    </w:p>
    <w:p w14:paraId="4BECC348" w14:textId="77777777" w:rsidR="003F4E19" w:rsidRPr="003F4E19" w:rsidRDefault="003F4E19" w:rsidP="003F4E19">
      <w:pPr>
        <w:pStyle w:val="Bibliography"/>
        <w:rPr>
          <w:rFonts w:cs="Times New Roman"/>
        </w:rPr>
      </w:pPr>
      <w:r w:rsidRPr="003F4E19">
        <w:rPr>
          <w:rFonts w:cs="Times New Roman"/>
        </w:rPr>
        <w:t xml:space="preserve">6. </w:t>
      </w:r>
      <w:r w:rsidRPr="003F4E19">
        <w:rPr>
          <w:rFonts w:cs="Times New Roman"/>
        </w:rPr>
        <w:tab/>
        <w:t xml:space="preserve">Quast C et al. The SILVA ribosomal RNA gene database project: improved data processing and web-based tools. </w:t>
      </w:r>
      <w:r w:rsidRPr="003F4E19">
        <w:rPr>
          <w:rFonts w:cs="Times New Roman"/>
          <w:i/>
          <w:iCs/>
        </w:rPr>
        <w:t>Nucleic Acids Research</w:t>
      </w:r>
      <w:r w:rsidRPr="003F4E19">
        <w:rPr>
          <w:rFonts w:cs="Times New Roman"/>
        </w:rPr>
        <w:t xml:space="preserve"> 2013;</w:t>
      </w:r>
      <w:r w:rsidRPr="003F4E19">
        <w:rPr>
          <w:rFonts w:cs="Times New Roman"/>
          <w:b/>
          <w:bCs/>
        </w:rPr>
        <w:t>41</w:t>
      </w:r>
      <w:r w:rsidRPr="003F4E19">
        <w:rPr>
          <w:rFonts w:cs="Times New Roman"/>
        </w:rPr>
        <w:t>:D590–D596. https://doi.org/10.1093/nar/gks1219</w:t>
      </w:r>
    </w:p>
    <w:p w14:paraId="550C85DC" w14:textId="77777777" w:rsidR="003F4E19" w:rsidRPr="003F4E19" w:rsidRDefault="003F4E19" w:rsidP="003F4E19">
      <w:pPr>
        <w:pStyle w:val="Bibliography"/>
        <w:rPr>
          <w:rFonts w:cs="Times New Roman"/>
        </w:rPr>
      </w:pPr>
      <w:r w:rsidRPr="003F4E19">
        <w:rPr>
          <w:rFonts w:cs="Times New Roman"/>
        </w:rPr>
        <w:t xml:space="preserve">7. </w:t>
      </w:r>
      <w:r w:rsidRPr="003F4E19">
        <w:rPr>
          <w:rFonts w:cs="Times New Roman"/>
        </w:rPr>
        <w:tab/>
        <w:t xml:space="preserve">Katoh K, Standley DM. MAFFT Multiple Sequence Alignment Software Version 7: Improvements in Performance and Usability. </w:t>
      </w:r>
      <w:r w:rsidRPr="003F4E19">
        <w:rPr>
          <w:rFonts w:cs="Times New Roman"/>
          <w:i/>
          <w:iCs/>
        </w:rPr>
        <w:t>Molecular Biology and Evolution</w:t>
      </w:r>
      <w:r w:rsidRPr="003F4E19">
        <w:rPr>
          <w:rFonts w:cs="Times New Roman"/>
        </w:rPr>
        <w:t xml:space="preserve"> 2013;</w:t>
      </w:r>
      <w:r w:rsidRPr="003F4E19">
        <w:rPr>
          <w:rFonts w:cs="Times New Roman"/>
          <w:b/>
          <w:bCs/>
        </w:rPr>
        <w:t>30</w:t>
      </w:r>
      <w:r w:rsidRPr="003F4E19">
        <w:rPr>
          <w:rFonts w:cs="Times New Roman"/>
        </w:rPr>
        <w:t>:772–780. https://doi.org/10.1093/molbev/mst010</w:t>
      </w:r>
    </w:p>
    <w:p w14:paraId="5C78278E" w14:textId="77777777" w:rsidR="003F4E19" w:rsidRPr="003F4E19" w:rsidRDefault="003F4E19" w:rsidP="003F4E19">
      <w:pPr>
        <w:pStyle w:val="Bibliography"/>
        <w:rPr>
          <w:rFonts w:cs="Times New Roman"/>
        </w:rPr>
      </w:pPr>
      <w:r w:rsidRPr="003F4E19">
        <w:rPr>
          <w:rFonts w:cs="Times New Roman"/>
        </w:rPr>
        <w:t xml:space="preserve">8. </w:t>
      </w:r>
      <w:r w:rsidRPr="003F4E19">
        <w:rPr>
          <w:rFonts w:cs="Times New Roman"/>
        </w:rPr>
        <w:tab/>
        <w:t xml:space="preserve">Price MN, Dehal PS, Arkin AP. FastTree 2 – Approximately Maximum-Likelihood Trees for Large Alignments. </w:t>
      </w:r>
      <w:r w:rsidRPr="003F4E19">
        <w:rPr>
          <w:rFonts w:cs="Times New Roman"/>
          <w:i/>
          <w:iCs/>
        </w:rPr>
        <w:t>PLOS ONE</w:t>
      </w:r>
      <w:r w:rsidRPr="003F4E19">
        <w:rPr>
          <w:rFonts w:cs="Times New Roman"/>
        </w:rPr>
        <w:t xml:space="preserve"> 2010;</w:t>
      </w:r>
      <w:r w:rsidRPr="003F4E19">
        <w:rPr>
          <w:rFonts w:cs="Times New Roman"/>
          <w:b/>
          <w:bCs/>
        </w:rPr>
        <w:t>5</w:t>
      </w:r>
      <w:r w:rsidRPr="003F4E19">
        <w:rPr>
          <w:rFonts w:cs="Times New Roman"/>
        </w:rPr>
        <w:t>:e9490. https://doi.org/10.1371/journal.pone.0009490</w:t>
      </w:r>
    </w:p>
    <w:p w14:paraId="08925C3D" w14:textId="77777777" w:rsidR="003F4E19" w:rsidRPr="003F4E19" w:rsidRDefault="003F4E19" w:rsidP="003F4E19">
      <w:pPr>
        <w:pStyle w:val="Bibliography"/>
        <w:rPr>
          <w:rFonts w:cs="Times New Roman"/>
        </w:rPr>
      </w:pPr>
      <w:r w:rsidRPr="003F4E19">
        <w:rPr>
          <w:rFonts w:cs="Times New Roman"/>
        </w:rPr>
        <w:lastRenderedPageBreak/>
        <w:t xml:space="preserve">9. </w:t>
      </w:r>
      <w:r w:rsidRPr="003F4E19">
        <w:rPr>
          <w:rFonts w:cs="Times New Roman"/>
        </w:rPr>
        <w:tab/>
        <w:t xml:space="preserve">Paradis E et al. ape: Analyses of phylogenetics and evolution. 2023. </w:t>
      </w:r>
    </w:p>
    <w:p w14:paraId="71E947FB" w14:textId="77777777" w:rsidR="003F4E19" w:rsidRPr="003F4E19" w:rsidRDefault="003F4E19" w:rsidP="003F4E19">
      <w:pPr>
        <w:pStyle w:val="Bibliography"/>
        <w:rPr>
          <w:rFonts w:cs="Times New Roman"/>
        </w:rPr>
      </w:pPr>
      <w:r w:rsidRPr="003F4E19">
        <w:rPr>
          <w:rFonts w:cs="Times New Roman"/>
        </w:rPr>
        <w:t xml:space="preserve">10. </w:t>
      </w:r>
      <w:r w:rsidRPr="003F4E19">
        <w:rPr>
          <w:rFonts w:cs="Times New Roman"/>
        </w:rPr>
        <w:tab/>
        <w:t xml:space="preserve">McMurdie PJ, Holmes S. phyloseq: An R package for reproducible interactive analysis and graphics of microbiome census data. </w:t>
      </w:r>
      <w:r w:rsidRPr="003F4E19">
        <w:rPr>
          <w:rFonts w:cs="Times New Roman"/>
          <w:i/>
          <w:iCs/>
        </w:rPr>
        <w:t>PLoS ONE</w:t>
      </w:r>
      <w:r w:rsidRPr="003F4E19">
        <w:rPr>
          <w:rFonts w:cs="Times New Roman"/>
        </w:rPr>
        <w:t xml:space="preserve"> 2013;</w:t>
      </w:r>
      <w:r w:rsidRPr="003F4E19">
        <w:rPr>
          <w:rFonts w:cs="Times New Roman"/>
          <w:b/>
          <w:bCs/>
        </w:rPr>
        <w:t>8</w:t>
      </w:r>
      <w:r w:rsidRPr="003F4E19">
        <w:rPr>
          <w:rFonts w:cs="Times New Roman"/>
        </w:rPr>
        <w:t xml:space="preserve">:e61217. </w:t>
      </w:r>
    </w:p>
    <w:p w14:paraId="1D7B4E63" w14:textId="77777777" w:rsidR="003F4E19" w:rsidRPr="003F4E19" w:rsidRDefault="003F4E19" w:rsidP="003F4E19">
      <w:pPr>
        <w:pStyle w:val="Bibliography"/>
        <w:rPr>
          <w:rFonts w:cs="Times New Roman"/>
        </w:rPr>
      </w:pPr>
      <w:r w:rsidRPr="003F4E19">
        <w:rPr>
          <w:rFonts w:cs="Times New Roman"/>
        </w:rPr>
        <w:t xml:space="preserve">11. </w:t>
      </w:r>
      <w:r w:rsidRPr="003F4E19">
        <w:rPr>
          <w:rFonts w:cs="Times New Roman"/>
        </w:rPr>
        <w:tab/>
        <w:t xml:space="preserve">Wolodzko T. extraDistr: Additional univariate and multivariate distributions. 2023. </w:t>
      </w:r>
    </w:p>
    <w:p w14:paraId="1E7AFC84" w14:textId="77777777" w:rsidR="003F4E19" w:rsidRPr="003F4E19" w:rsidRDefault="003F4E19" w:rsidP="003F4E19">
      <w:pPr>
        <w:pStyle w:val="Bibliography"/>
        <w:rPr>
          <w:rFonts w:cs="Times New Roman"/>
        </w:rPr>
      </w:pPr>
      <w:r w:rsidRPr="003F4E19">
        <w:rPr>
          <w:rFonts w:cs="Times New Roman"/>
        </w:rPr>
        <w:t xml:space="preserve">12. </w:t>
      </w:r>
      <w:r w:rsidRPr="003F4E19">
        <w:rPr>
          <w:rFonts w:cs="Times New Roman"/>
        </w:rPr>
        <w:tab/>
        <w:t xml:space="preserve">Oksanen J et al. vegan: Community ecology package. 2022. </w:t>
      </w:r>
    </w:p>
    <w:p w14:paraId="6F36118B" w14:textId="77777777" w:rsidR="003F4E19" w:rsidRPr="003F4E19" w:rsidRDefault="003F4E19" w:rsidP="003F4E19">
      <w:pPr>
        <w:pStyle w:val="Bibliography"/>
        <w:rPr>
          <w:rFonts w:cs="Times New Roman"/>
        </w:rPr>
      </w:pPr>
      <w:r w:rsidRPr="003F4E19">
        <w:rPr>
          <w:rFonts w:cs="Times New Roman"/>
        </w:rPr>
        <w:t xml:space="preserve">13. </w:t>
      </w:r>
      <w:r w:rsidRPr="003F4E19">
        <w:rPr>
          <w:rFonts w:cs="Times New Roman"/>
        </w:rPr>
        <w:tab/>
        <w:t xml:space="preserve">Chen J et al. Associating microbiome composition with environmental covariates using generalized UniFrac distances. </w:t>
      </w:r>
      <w:r w:rsidRPr="003F4E19">
        <w:rPr>
          <w:rFonts w:cs="Times New Roman"/>
          <w:i/>
          <w:iCs/>
        </w:rPr>
        <w:t>Bioinformatics</w:t>
      </w:r>
      <w:r w:rsidRPr="003F4E19">
        <w:rPr>
          <w:rFonts w:cs="Times New Roman"/>
        </w:rPr>
        <w:t xml:space="preserve"> 2012;</w:t>
      </w:r>
      <w:r w:rsidRPr="003F4E19">
        <w:rPr>
          <w:rFonts w:cs="Times New Roman"/>
          <w:b/>
          <w:bCs/>
        </w:rPr>
        <w:t>28</w:t>
      </w:r>
      <w:r w:rsidRPr="003F4E19">
        <w:rPr>
          <w:rFonts w:cs="Times New Roman"/>
        </w:rPr>
        <w:t>:2106–2113. https://doi.org/10.1093/bioinformatics/bts342</w:t>
      </w:r>
    </w:p>
    <w:p w14:paraId="084BE72D" w14:textId="77777777" w:rsidR="003F4E19" w:rsidRPr="003F4E19" w:rsidRDefault="003F4E19" w:rsidP="003F4E19">
      <w:pPr>
        <w:pStyle w:val="Bibliography"/>
        <w:rPr>
          <w:rFonts w:cs="Times New Roman"/>
        </w:rPr>
      </w:pPr>
      <w:r w:rsidRPr="003F4E19">
        <w:rPr>
          <w:rFonts w:cs="Times New Roman"/>
        </w:rPr>
        <w:t xml:space="preserve">14. </w:t>
      </w:r>
      <w:r w:rsidRPr="003F4E19">
        <w:rPr>
          <w:rFonts w:cs="Times New Roman"/>
        </w:rPr>
        <w:tab/>
        <w:t xml:space="preserve">Mersmann O. microbenchmark: Accurate timing functions. 2024. </w:t>
      </w:r>
    </w:p>
    <w:p w14:paraId="62F06F8E" w14:textId="77777777" w:rsidR="003F4E19" w:rsidRPr="003F4E19" w:rsidRDefault="003F4E19" w:rsidP="003F4E19">
      <w:pPr>
        <w:pStyle w:val="Bibliography"/>
        <w:rPr>
          <w:rFonts w:cs="Times New Roman"/>
        </w:rPr>
      </w:pPr>
      <w:r w:rsidRPr="003F4E19">
        <w:rPr>
          <w:rFonts w:cs="Times New Roman"/>
        </w:rPr>
        <w:t xml:space="preserve">15. </w:t>
      </w:r>
      <w:r w:rsidRPr="003F4E19">
        <w:rPr>
          <w:rFonts w:cs="Times New Roman"/>
        </w:rPr>
        <w:tab/>
        <w:t xml:space="preserve">Props R et al. Absolute quantification of microbial taxon abundances. </w:t>
      </w:r>
      <w:r w:rsidRPr="003F4E19">
        <w:rPr>
          <w:rFonts w:cs="Times New Roman"/>
          <w:i/>
          <w:iCs/>
        </w:rPr>
        <w:t>ISME J</w:t>
      </w:r>
      <w:r w:rsidRPr="003F4E19">
        <w:rPr>
          <w:rFonts w:cs="Times New Roman"/>
        </w:rPr>
        <w:t xml:space="preserve"> 2017;</w:t>
      </w:r>
      <w:r w:rsidRPr="003F4E19">
        <w:rPr>
          <w:rFonts w:cs="Times New Roman"/>
          <w:b/>
          <w:bCs/>
        </w:rPr>
        <w:t>11</w:t>
      </w:r>
      <w:r w:rsidRPr="003F4E19">
        <w:rPr>
          <w:rFonts w:cs="Times New Roman"/>
        </w:rPr>
        <w:t>:584–587. https://doi.org/10.1038/ismej.2016.117</w:t>
      </w:r>
    </w:p>
    <w:p w14:paraId="3CF47BFE" w14:textId="77777777" w:rsidR="003F4E19" w:rsidRPr="003F4E19" w:rsidRDefault="003F4E19" w:rsidP="003F4E19">
      <w:pPr>
        <w:pStyle w:val="Bibliography"/>
        <w:rPr>
          <w:rFonts w:cs="Times New Roman"/>
        </w:rPr>
      </w:pPr>
      <w:r w:rsidRPr="003F4E19">
        <w:rPr>
          <w:rFonts w:cs="Times New Roman"/>
        </w:rPr>
        <w:t xml:space="preserve">16. </w:t>
      </w:r>
      <w:r w:rsidRPr="003F4E19">
        <w:rPr>
          <w:rFonts w:cs="Times New Roman"/>
        </w:rPr>
        <w:tab/>
        <w:t xml:space="preserve">Douglas GM et al. PICRUSt2 for prediction of metagenome functions. </w:t>
      </w:r>
      <w:r w:rsidRPr="003F4E19">
        <w:rPr>
          <w:rFonts w:cs="Times New Roman"/>
          <w:i/>
          <w:iCs/>
        </w:rPr>
        <w:t>Nat Biotechnol</w:t>
      </w:r>
      <w:r w:rsidRPr="003F4E19">
        <w:rPr>
          <w:rFonts w:cs="Times New Roman"/>
        </w:rPr>
        <w:t xml:space="preserve"> 2020;</w:t>
      </w:r>
      <w:r w:rsidRPr="003F4E19">
        <w:rPr>
          <w:rFonts w:cs="Times New Roman"/>
          <w:b/>
          <w:bCs/>
        </w:rPr>
        <w:t>38</w:t>
      </w:r>
      <w:r w:rsidRPr="003F4E19">
        <w:rPr>
          <w:rFonts w:cs="Times New Roman"/>
        </w:rPr>
        <w:t>:685–688. https://doi.org/10.1038/s41587-020-0548-6</w:t>
      </w:r>
    </w:p>
    <w:p w14:paraId="0A459E36" w14:textId="77777777" w:rsidR="003F4E19" w:rsidRPr="003F4E19" w:rsidRDefault="003F4E19" w:rsidP="003F4E19">
      <w:pPr>
        <w:pStyle w:val="Bibliography"/>
        <w:rPr>
          <w:rFonts w:cs="Times New Roman"/>
        </w:rPr>
      </w:pPr>
      <w:r w:rsidRPr="003F4E19">
        <w:rPr>
          <w:rFonts w:cs="Times New Roman"/>
        </w:rPr>
        <w:t xml:space="preserve">17. </w:t>
      </w:r>
      <w:r w:rsidRPr="003F4E19">
        <w:rPr>
          <w:rFonts w:cs="Times New Roman"/>
        </w:rPr>
        <w:tab/>
        <w:t xml:space="preserve">R Core Team. R: A language and environment for statistical computing. Vienna, Austria: R Foundation for Statistical Computing, 2022. </w:t>
      </w:r>
    </w:p>
    <w:p w14:paraId="2BD3366A" w14:textId="77777777" w:rsidR="003F4E19" w:rsidRPr="003F4E19" w:rsidRDefault="003F4E19" w:rsidP="003F4E19">
      <w:pPr>
        <w:pStyle w:val="Bibliography"/>
        <w:rPr>
          <w:rFonts w:cs="Times New Roman"/>
        </w:rPr>
      </w:pPr>
      <w:r w:rsidRPr="003F4E19">
        <w:rPr>
          <w:rFonts w:cs="Times New Roman"/>
        </w:rPr>
        <w:t xml:space="preserve">18. </w:t>
      </w:r>
      <w:r w:rsidRPr="003F4E19">
        <w:rPr>
          <w:rFonts w:cs="Times New Roman"/>
        </w:rPr>
        <w:tab/>
        <w:t xml:space="preserve">RStudio Team. RStudio: Integrated Development Environment for R. Boston, MA: RStudio, PBC., 2020. </w:t>
      </w:r>
    </w:p>
    <w:p w14:paraId="60DB4E35" w14:textId="77777777" w:rsidR="003F4E19" w:rsidRPr="003F4E19" w:rsidRDefault="003F4E19" w:rsidP="003F4E19">
      <w:pPr>
        <w:pStyle w:val="Bibliography"/>
        <w:rPr>
          <w:rFonts w:cs="Times New Roman"/>
        </w:rPr>
      </w:pPr>
      <w:r w:rsidRPr="003F4E19">
        <w:rPr>
          <w:rFonts w:cs="Times New Roman"/>
        </w:rPr>
        <w:t xml:space="preserve">19. </w:t>
      </w:r>
      <w:r w:rsidRPr="003F4E19">
        <w:rPr>
          <w:rFonts w:cs="Times New Roman"/>
        </w:rPr>
        <w:tab/>
        <w:t xml:space="preserve">Wickham H. tidyverse: Easily install and load the tidyverse. 2023. </w:t>
      </w:r>
    </w:p>
    <w:p w14:paraId="58542EF4" w14:textId="77777777" w:rsidR="003F4E19" w:rsidRPr="003F4E19" w:rsidRDefault="003F4E19" w:rsidP="003F4E19">
      <w:pPr>
        <w:pStyle w:val="Bibliography"/>
        <w:rPr>
          <w:rFonts w:cs="Times New Roman"/>
        </w:rPr>
      </w:pPr>
      <w:r w:rsidRPr="003F4E19">
        <w:rPr>
          <w:rFonts w:cs="Times New Roman"/>
        </w:rPr>
        <w:t xml:space="preserve">20. </w:t>
      </w:r>
      <w:r w:rsidRPr="003F4E19">
        <w:rPr>
          <w:rFonts w:cs="Times New Roman"/>
        </w:rPr>
        <w:tab/>
        <w:t xml:space="preserve">Xu S et al. Ggtree: A serialized data object for visualization of a phylogenetic tree and annotation data. </w:t>
      </w:r>
      <w:r w:rsidRPr="003F4E19">
        <w:rPr>
          <w:rFonts w:cs="Times New Roman"/>
          <w:i/>
          <w:iCs/>
        </w:rPr>
        <w:t>iMeta</w:t>
      </w:r>
      <w:r w:rsidRPr="003F4E19">
        <w:rPr>
          <w:rFonts w:cs="Times New Roman"/>
        </w:rPr>
        <w:t xml:space="preserve"> 2022;</w:t>
      </w:r>
      <w:r w:rsidRPr="003F4E19">
        <w:rPr>
          <w:rFonts w:cs="Times New Roman"/>
          <w:b/>
          <w:bCs/>
        </w:rPr>
        <w:t>1</w:t>
      </w:r>
      <w:r w:rsidRPr="003F4E19">
        <w:rPr>
          <w:rFonts w:cs="Times New Roman"/>
        </w:rPr>
        <w:t>:e56. https://doi.org/10.1002/imt2.56</w:t>
      </w:r>
    </w:p>
    <w:p w14:paraId="309A2F77" w14:textId="77777777" w:rsidR="003F4E19" w:rsidRPr="003F4E19" w:rsidRDefault="003F4E19" w:rsidP="003F4E19">
      <w:pPr>
        <w:pStyle w:val="Bibliography"/>
        <w:rPr>
          <w:rFonts w:cs="Times New Roman"/>
        </w:rPr>
      </w:pPr>
      <w:r w:rsidRPr="003F4E19">
        <w:rPr>
          <w:rFonts w:cs="Times New Roman"/>
        </w:rPr>
        <w:t xml:space="preserve">21. </w:t>
      </w:r>
      <w:r w:rsidRPr="003F4E19">
        <w:rPr>
          <w:rFonts w:cs="Times New Roman"/>
        </w:rPr>
        <w:tab/>
        <w:t xml:space="preserve">Pedersen TL. patchwork: The composer of plots. 2024. </w:t>
      </w:r>
    </w:p>
    <w:p w14:paraId="261BC67E" w14:textId="77777777" w:rsidR="003F4E19" w:rsidRPr="003F4E19" w:rsidRDefault="003F4E19" w:rsidP="003F4E19">
      <w:pPr>
        <w:pStyle w:val="Bibliography"/>
        <w:rPr>
          <w:rFonts w:cs="Times New Roman"/>
        </w:rPr>
      </w:pPr>
      <w:r w:rsidRPr="003F4E19">
        <w:rPr>
          <w:rFonts w:cs="Times New Roman"/>
        </w:rPr>
        <w:t xml:space="preserve">22. </w:t>
      </w:r>
      <w:r w:rsidRPr="003F4E19">
        <w:rPr>
          <w:rFonts w:cs="Times New Roman"/>
        </w:rPr>
        <w:tab/>
        <w:t xml:space="preserve">Blake K. NatParksPalettes: Color palettes inspired by national parks. 2022. </w:t>
      </w:r>
    </w:p>
    <w:p w14:paraId="129A9695" w14:textId="77777777" w:rsidR="003F4E19" w:rsidRPr="003F4E19" w:rsidRDefault="003F4E19" w:rsidP="003F4E19">
      <w:pPr>
        <w:pStyle w:val="Bibliography"/>
        <w:rPr>
          <w:rFonts w:cs="Times New Roman"/>
        </w:rPr>
      </w:pPr>
      <w:r w:rsidRPr="003F4E19">
        <w:rPr>
          <w:rFonts w:cs="Times New Roman"/>
        </w:rPr>
        <w:t xml:space="preserve">23. </w:t>
      </w:r>
      <w:r w:rsidRPr="003F4E19">
        <w:rPr>
          <w:rFonts w:cs="Times New Roman"/>
        </w:rPr>
        <w:tab/>
        <w:t xml:space="preserve">Robinson D, Hayes A, Couch S. broom: Convert statistical objects into tidy tibbles. 2023. </w:t>
      </w:r>
    </w:p>
    <w:p w14:paraId="4F8F9E8E" w14:textId="77777777" w:rsidR="003F4E19" w:rsidRPr="003F4E19" w:rsidRDefault="003F4E19" w:rsidP="003F4E19">
      <w:pPr>
        <w:pStyle w:val="Bibliography"/>
        <w:rPr>
          <w:rFonts w:cs="Times New Roman"/>
        </w:rPr>
      </w:pPr>
      <w:r w:rsidRPr="003F4E19">
        <w:rPr>
          <w:rFonts w:cs="Times New Roman"/>
        </w:rPr>
        <w:lastRenderedPageBreak/>
        <w:t xml:space="preserve">24. </w:t>
      </w:r>
      <w:r w:rsidRPr="003F4E19">
        <w:rPr>
          <w:rFonts w:cs="Times New Roman"/>
        </w:rPr>
        <w:tab/>
        <w:t xml:space="preserve">Kuhn M, Jackson S, Cimentada J. corrr: Correlations in R. 2022. </w:t>
      </w:r>
    </w:p>
    <w:p w14:paraId="53C291EA" w14:textId="77777777" w:rsidR="003F4E19" w:rsidRPr="003F4E19" w:rsidRDefault="003F4E19" w:rsidP="003F4E19">
      <w:pPr>
        <w:pStyle w:val="Bibliography"/>
        <w:rPr>
          <w:rFonts w:cs="Times New Roman"/>
        </w:rPr>
      </w:pPr>
      <w:r w:rsidRPr="003F4E19">
        <w:rPr>
          <w:rFonts w:cs="Times New Roman"/>
        </w:rPr>
        <w:t xml:space="preserve">25. </w:t>
      </w:r>
      <w:r w:rsidRPr="003F4E19">
        <w:rPr>
          <w:rFonts w:cs="Times New Roman"/>
        </w:rPr>
        <w:tab/>
        <w:t xml:space="preserve">Ushey K, Wickham H. renv: Project environments. 2024. </w:t>
      </w:r>
    </w:p>
    <w:p w14:paraId="6A64A029" w14:textId="77777777" w:rsidR="003F4E19" w:rsidRPr="003F4E19" w:rsidRDefault="003F4E19" w:rsidP="003F4E19">
      <w:pPr>
        <w:pStyle w:val="Bibliography"/>
        <w:rPr>
          <w:rFonts w:cs="Times New Roman"/>
        </w:rPr>
      </w:pPr>
      <w:r w:rsidRPr="003F4E19">
        <w:rPr>
          <w:rFonts w:cs="Times New Roman"/>
        </w:rPr>
        <w:t xml:space="preserve">26. </w:t>
      </w:r>
      <w:r w:rsidRPr="003F4E19">
        <w:rPr>
          <w:rFonts w:cs="Times New Roman"/>
        </w:rPr>
        <w:tab/>
        <w:t xml:space="preserve">Kassambara A. ggpubr: ggplot2 based publication ready plots. 2023. </w:t>
      </w:r>
    </w:p>
    <w:p w14:paraId="31614326" w14:textId="77777777" w:rsidR="003F4E19" w:rsidRPr="003F4E19" w:rsidRDefault="003F4E19" w:rsidP="003F4E19">
      <w:pPr>
        <w:pStyle w:val="Bibliography"/>
        <w:rPr>
          <w:rFonts w:cs="Times New Roman"/>
        </w:rPr>
      </w:pPr>
      <w:r w:rsidRPr="003F4E19">
        <w:rPr>
          <w:rFonts w:cs="Times New Roman"/>
        </w:rPr>
        <w:t xml:space="preserve">27. </w:t>
      </w:r>
      <w:r w:rsidRPr="003F4E19">
        <w:rPr>
          <w:rFonts w:cs="Times New Roman"/>
        </w:rPr>
        <w:tab/>
        <w:t xml:space="preserve">Martin M. Cutadapt removes adapter sequences from high-throughput sequencing reads. </w:t>
      </w:r>
      <w:r w:rsidRPr="003F4E19">
        <w:rPr>
          <w:rFonts w:cs="Times New Roman"/>
          <w:i/>
          <w:iCs/>
        </w:rPr>
        <w:t>EMBnet.journal</w:t>
      </w:r>
      <w:r w:rsidRPr="003F4E19">
        <w:rPr>
          <w:rFonts w:cs="Times New Roman"/>
        </w:rPr>
        <w:t xml:space="preserve"> 2011;</w:t>
      </w:r>
      <w:r w:rsidRPr="003F4E19">
        <w:rPr>
          <w:rFonts w:cs="Times New Roman"/>
          <w:b/>
          <w:bCs/>
        </w:rPr>
        <w:t>17</w:t>
      </w:r>
      <w:r w:rsidRPr="003F4E19">
        <w:rPr>
          <w:rFonts w:cs="Times New Roman"/>
        </w:rPr>
        <w:t>:10–12. https://doi.org/10.14806/ej.17.1.200</w:t>
      </w:r>
    </w:p>
    <w:p w14:paraId="3F9CBFBD" w14:textId="7B59E51D" w:rsidR="00230C54" w:rsidRPr="00230C54" w:rsidRDefault="00230C54" w:rsidP="003F4E19">
      <w:pPr>
        <w:pStyle w:val="Bibliography"/>
        <w:rPr>
          <w:b/>
          <w:bCs/>
        </w:rPr>
      </w:pPr>
      <w:r>
        <w:rPr>
          <w:b/>
          <w:bCs/>
        </w:rPr>
        <w:fldChar w:fldCharType="end"/>
      </w:r>
      <w:bookmarkEnd w:id="0"/>
      <w:bookmarkEnd w:id="2"/>
      <w:bookmarkEnd w:id="6"/>
    </w:p>
    <w:sectPr w:rsidR="00230C54" w:rsidRPr="00230C54" w:rsidSect="00147DD2">
      <w:footerReference w:type="even" r:id="rId18"/>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gustus Raymond Pendleton" w:date="2025-09-29T15:30:00Z" w:initials="AP">
    <w:p w14:paraId="793B7A03" w14:textId="77777777" w:rsidR="00A4105D" w:rsidRDefault="00A4105D" w:rsidP="00A4105D">
      <w:r>
        <w:rPr>
          <w:rStyle w:val="CommentReference"/>
        </w:rPr>
        <w:annotationRef/>
      </w:r>
      <w:r>
        <w:rPr>
          <w:sz w:val="20"/>
          <w:szCs w:val="20"/>
        </w:rPr>
        <w:t>Gus add Props Bioproject, just have SRA accession rn and NCBI servers are down</w:t>
      </w:r>
    </w:p>
  </w:comment>
  <w:comment w:id="4" w:author="Augustus Raymond Pendleton" w:date="2025-09-29T15:10:00Z" w:initials="AP">
    <w:p w14:paraId="27AE29B7" w14:textId="5F39D6F3" w:rsidR="00754431" w:rsidRDefault="00754431" w:rsidP="00754431">
      <w:r>
        <w:rPr>
          <w:rStyle w:val="CommentReference"/>
        </w:rPr>
        <w:annotationRef/>
      </w:r>
      <w:r>
        <w:rPr>
          <w:sz w:val="20"/>
          <w:szCs w:val="20"/>
        </w:rPr>
        <w:t>Gus confirm this</w:t>
      </w:r>
    </w:p>
  </w:comment>
  <w:comment w:id="5" w:author="Augustus Raymond Pendleton" w:date="2025-09-28T21:02:00Z" w:initials="AP">
    <w:p w14:paraId="74C18ADA" w14:textId="73FD4896" w:rsidR="00054B18" w:rsidRDefault="00054B18" w:rsidP="00054B18">
      <w:r>
        <w:rPr>
          <w:rStyle w:val="CommentReference"/>
        </w:rPr>
        <w:annotationRef/>
      </w:r>
      <w:r>
        <w:rPr>
          <w:sz w:val="20"/>
          <w:szCs w:val="20"/>
        </w:rPr>
        <w:t>Gus: Size points by total cell count (post-Ma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B7A03" w15:done="0"/>
  <w15:commentEx w15:paraId="27AE29B7" w15:done="0"/>
  <w15:commentEx w15:paraId="74C18A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45F8" w16cex:dateUtc="2025-09-29T19:30:00Z"/>
  <w16cex:commentExtensible w16cex:durableId="4654DC5A" w16cex:dateUtc="2025-09-29T19:10:00Z"/>
  <w16cex:commentExtensible w16cex:durableId="7DA3E9A2" w16cex:dateUtc="2025-09-29T0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B7A03" w16cid:durableId="0C0B45F8"/>
  <w16cid:commentId w16cid:paraId="27AE29B7" w16cid:durableId="4654DC5A"/>
  <w16cid:commentId w16cid:paraId="74C18ADA" w16cid:durableId="7DA3E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6289F0" w14:textId="77777777" w:rsidR="00AF4B4B" w:rsidRDefault="00AF4B4B" w:rsidP="00147DD2">
      <w:pPr>
        <w:spacing w:after="0"/>
      </w:pPr>
      <w:r>
        <w:separator/>
      </w:r>
    </w:p>
  </w:endnote>
  <w:endnote w:type="continuationSeparator" w:id="0">
    <w:p w14:paraId="51F04997" w14:textId="77777777" w:rsidR="00AF4B4B" w:rsidRDefault="00AF4B4B"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F1B7E2" w14:textId="77777777" w:rsidR="00AF4B4B" w:rsidRDefault="00AF4B4B" w:rsidP="00147DD2">
      <w:pPr>
        <w:spacing w:after="0"/>
      </w:pPr>
      <w:r>
        <w:separator/>
      </w:r>
    </w:p>
  </w:footnote>
  <w:footnote w:type="continuationSeparator" w:id="0">
    <w:p w14:paraId="544D95A8" w14:textId="77777777" w:rsidR="00AF4B4B" w:rsidRDefault="00AF4B4B"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140A51"/>
    <w:rsid w:val="0014771B"/>
    <w:rsid w:val="00147DD2"/>
    <w:rsid w:val="0018719C"/>
    <w:rsid w:val="00230C54"/>
    <w:rsid w:val="00280F5F"/>
    <w:rsid w:val="0029000C"/>
    <w:rsid w:val="003F4E19"/>
    <w:rsid w:val="00484B8C"/>
    <w:rsid w:val="00536AE4"/>
    <w:rsid w:val="00541927"/>
    <w:rsid w:val="0059681F"/>
    <w:rsid w:val="005A1920"/>
    <w:rsid w:val="006346B8"/>
    <w:rsid w:val="00754431"/>
    <w:rsid w:val="00776077"/>
    <w:rsid w:val="007A655D"/>
    <w:rsid w:val="007C3321"/>
    <w:rsid w:val="007C375A"/>
    <w:rsid w:val="007D6A7F"/>
    <w:rsid w:val="008D3DD3"/>
    <w:rsid w:val="009147AC"/>
    <w:rsid w:val="009F47C7"/>
    <w:rsid w:val="00A4105D"/>
    <w:rsid w:val="00A805AC"/>
    <w:rsid w:val="00AF4B4B"/>
    <w:rsid w:val="00BC6D15"/>
    <w:rsid w:val="00C41F60"/>
    <w:rsid w:val="00D4082A"/>
    <w:rsid w:val="00E06C19"/>
    <w:rsid w:val="00F71C12"/>
    <w:rsid w:val="00FC648A"/>
    <w:rsid w:val="00FE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ncbi.nlm.nih.gov/bioproject/?term=PRJNA575097" TargetMode="External"/><Relationship Id="rId12" Type="http://schemas.openxmlformats.org/officeDocument/2006/relationships/image" Target="media/image1.png"/><Relationship Id="rId17"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3</Pages>
  <Words>11130</Words>
  <Characters>6344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Augustus Raymond Pendleton</cp:lastModifiedBy>
  <cp:revision>19</cp:revision>
  <dcterms:created xsi:type="dcterms:W3CDTF">2025-09-29T00:36:00Z</dcterms:created>
  <dcterms:modified xsi:type="dcterms:W3CDTF">2025-09-2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6"&gt;&lt;session id="hrazCC5Y"/&gt;&lt;style id="http://www.zotero.org/styles/the-isme-journal" hasBibliography="1" bibliographyStyleHasBeenSet="1"/&gt;&lt;prefs&gt;&lt;pref name="fieldType" value="Field"/&gt;&lt;/prefs&gt;&lt;/data&gt;</vt:lpwstr>
  </property>
</Properties>
</file>